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DDA257" w14:textId="3655F7AF" w:rsidR="0054655D" w:rsidRDefault="0054655D" w:rsidP="0054655D">
      <w:pPr>
        <w:snapToGrid w:val="0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en-GB"/>
        </w:rPr>
        <w:t xml:space="preserve">Additional </w:t>
      </w:r>
      <w:r w:rsidR="00DA654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en-GB"/>
        </w:rPr>
        <w:t>f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en-GB"/>
        </w:rPr>
        <w:t xml:space="preserve">ile </w:t>
      </w:r>
      <w:r w:rsidR="00DA6546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en-GB"/>
        </w:rPr>
        <w:t>10: Table S4</w:t>
      </w:r>
      <w:r w:rsidR="008547F9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en-GB"/>
        </w:rPr>
        <w:t xml:space="preserve">: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>List of strains</w:t>
      </w:r>
      <w:r w:rsidR="00A55893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 used in this study. </w:t>
      </w:r>
    </w:p>
    <w:p w14:paraId="0D39F29C" w14:textId="77777777" w:rsidR="008547F9" w:rsidRPr="008547F9" w:rsidRDefault="008547F9" w:rsidP="0054655D">
      <w:pPr>
        <w:snapToGrid w:val="0"/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 w:eastAsia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71"/>
        <w:gridCol w:w="5924"/>
        <w:gridCol w:w="1821"/>
      </w:tblGrid>
      <w:tr w:rsidR="0054655D" w:rsidRPr="00DE593A" w14:paraId="08B15B08" w14:textId="77777777" w:rsidTr="00A55893">
        <w:tc>
          <w:tcPr>
            <w:tcW w:w="1271" w:type="dxa"/>
          </w:tcPr>
          <w:p w14:paraId="7EA98CBD" w14:textId="77777777" w:rsidR="0054655D" w:rsidRPr="00A85633" w:rsidRDefault="0054655D" w:rsidP="006C137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5633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5924" w:type="dxa"/>
          </w:tcPr>
          <w:p w14:paraId="49892426" w14:textId="77777777" w:rsidR="0054655D" w:rsidRPr="00A85633" w:rsidRDefault="0054655D" w:rsidP="006C137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5633">
              <w:rPr>
                <w:rFonts w:ascii="Times New Roman" w:hAnsi="Times New Roman" w:cs="Times New Roman"/>
                <w:b/>
                <w:sz w:val="24"/>
                <w:szCs w:val="24"/>
              </w:rPr>
              <w:t>Genotype</w:t>
            </w:r>
          </w:p>
        </w:tc>
        <w:tc>
          <w:tcPr>
            <w:tcW w:w="1821" w:type="dxa"/>
          </w:tcPr>
          <w:p w14:paraId="2D3C9874" w14:textId="77777777" w:rsidR="0054655D" w:rsidRPr="00A85633" w:rsidRDefault="0054655D" w:rsidP="006C137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85633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54655D" w:rsidRPr="00DE593A" w14:paraId="0485D5BF" w14:textId="77777777" w:rsidTr="00A55893">
        <w:tc>
          <w:tcPr>
            <w:tcW w:w="1271" w:type="dxa"/>
          </w:tcPr>
          <w:p w14:paraId="16FE00EC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N2</w:t>
            </w:r>
          </w:p>
        </w:tc>
        <w:tc>
          <w:tcPr>
            <w:tcW w:w="5924" w:type="dxa"/>
          </w:tcPr>
          <w:p w14:paraId="29762E5C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C. elegans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eference strain</w:t>
            </w:r>
          </w:p>
        </w:tc>
        <w:tc>
          <w:tcPr>
            <w:tcW w:w="1821" w:type="dxa"/>
          </w:tcPr>
          <w:p w14:paraId="35DD43FB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4655D" w:rsidRPr="00DE593A" w14:paraId="25EC929B" w14:textId="77777777" w:rsidTr="00A55893">
        <w:tc>
          <w:tcPr>
            <w:tcW w:w="1271" w:type="dxa"/>
          </w:tcPr>
          <w:p w14:paraId="1D65A089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AF16</w:t>
            </w:r>
          </w:p>
        </w:tc>
        <w:tc>
          <w:tcPr>
            <w:tcW w:w="5924" w:type="dxa"/>
          </w:tcPr>
          <w:p w14:paraId="5ECC5852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C. briggsae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eference strain</w:t>
            </w:r>
          </w:p>
        </w:tc>
        <w:tc>
          <w:tcPr>
            <w:tcW w:w="1821" w:type="dxa"/>
          </w:tcPr>
          <w:p w14:paraId="6065369A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4655D" w:rsidRPr="00DE593A" w14:paraId="537CDB60" w14:textId="77777777" w:rsidTr="00A55893">
        <w:tc>
          <w:tcPr>
            <w:tcW w:w="1271" w:type="dxa"/>
          </w:tcPr>
          <w:p w14:paraId="7FC103EB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220</w:t>
            </w:r>
          </w:p>
        </w:tc>
        <w:tc>
          <w:tcPr>
            <w:tcW w:w="5924" w:type="dxa"/>
          </w:tcPr>
          <w:p w14:paraId="2AC056BE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 -1(mu38) I</w:t>
            </w:r>
          </w:p>
        </w:tc>
        <w:tc>
          <w:tcPr>
            <w:tcW w:w="1821" w:type="dxa"/>
          </w:tcPr>
          <w:p w14:paraId="2FCC80FB" w14:textId="3F75144E" w:rsidR="0054655D" w:rsidRPr="00DE593A" w:rsidRDefault="00CF551C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3Jzd2FnZW48L0F1dGhvcj48WWVhcj4yMDAyPC9ZZWFy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3Jzd2FnZW48L0F1dGhvcj48WWVhcj4yMDAyPC9ZZWFy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76A6F56F" w14:textId="77777777" w:rsidTr="00A55893">
        <w:tc>
          <w:tcPr>
            <w:tcW w:w="1271" w:type="dxa"/>
          </w:tcPr>
          <w:p w14:paraId="77F8C292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250</w:t>
            </w:r>
          </w:p>
        </w:tc>
        <w:tc>
          <w:tcPr>
            <w:tcW w:w="5924" w:type="dxa"/>
          </w:tcPr>
          <w:p w14:paraId="1D4D4CEF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Cbr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sy5353) I</w:t>
            </w:r>
          </w:p>
        </w:tc>
        <w:tc>
          <w:tcPr>
            <w:tcW w:w="1821" w:type="dxa"/>
          </w:tcPr>
          <w:p w14:paraId="398D23E6" w14:textId="17689FBE" w:rsidR="0054655D" w:rsidRPr="00DE593A" w:rsidRDefault="00CF551C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WV0aGFyYW1hbjwvQXV0aG9yPjxZZWFyPjIwMTA8L1ll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WV0aGFyYW1hbjwvQXV0aG9yPjxZZWFyPjIwMTA8L1ll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4B873D8F" w14:textId="77777777" w:rsidTr="00A55893">
        <w:tc>
          <w:tcPr>
            <w:tcW w:w="1271" w:type="dxa"/>
          </w:tcPr>
          <w:p w14:paraId="7E229D14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JU1078</w:t>
            </w:r>
          </w:p>
        </w:tc>
        <w:tc>
          <w:tcPr>
            <w:tcW w:w="5924" w:type="dxa"/>
          </w:tcPr>
          <w:p w14:paraId="10F10EEA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bookmarkStart w:id="0" w:name="OLE_LINK103"/>
            <w:bookmarkStart w:id="1" w:name="OLE_LINK104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fEx33</w:t>
            </w:r>
            <w:bookmarkEnd w:id="0"/>
            <w:bookmarkEnd w:id="1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[myo-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2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RFP + Cel-dlg-1::GFP]</w:t>
            </w:r>
          </w:p>
        </w:tc>
        <w:tc>
          <w:tcPr>
            <w:tcW w:w="1821" w:type="dxa"/>
          </w:tcPr>
          <w:p w14:paraId="0AD5EA39" w14:textId="407CAB6D" w:rsidR="0054655D" w:rsidRPr="00DE593A" w:rsidRDefault="00CF551C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WV0aGFyYW1hbjwvQXV0aG9yPjxZZWFyPjIwMTA8L1ll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WV0aGFyYW1hbjwvQXV0aG9yPjxZZWFyPjIwMTA8L1ll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M.-A. Felix lab </w:t>
            </w:r>
          </w:p>
        </w:tc>
      </w:tr>
      <w:tr w:rsidR="0054655D" w:rsidRPr="00DE593A" w14:paraId="51F52C27" w14:textId="77777777" w:rsidTr="00A55893">
        <w:tc>
          <w:tcPr>
            <w:tcW w:w="1271" w:type="dxa"/>
          </w:tcPr>
          <w:p w14:paraId="1E518146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319</w:t>
            </w:r>
          </w:p>
        </w:tc>
        <w:tc>
          <w:tcPr>
            <w:tcW w:w="5924" w:type="dxa"/>
          </w:tcPr>
          <w:p w14:paraId="37D92A9B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Cbr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sy5353) I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; </w:t>
            </w:r>
            <w:proofErr w:type="spellStart"/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fEx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[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yo-2::RFP + Cel-dlg-1::GFP]</w:t>
            </w:r>
          </w:p>
        </w:tc>
        <w:tc>
          <w:tcPr>
            <w:tcW w:w="1821" w:type="dxa"/>
          </w:tcPr>
          <w:p w14:paraId="21443D6C" w14:textId="7A40D83F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WV0aGFyYW1hbjwvQXV0aG9yPjxZZWFyPjIwMTA8L1ll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WV0aGFyYW1hbjwvQXV0aG9yPjxZZWFyPjIwMTA8L1ll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38E55F0F" w14:textId="77777777" w:rsidTr="00A55893">
        <w:tc>
          <w:tcPr>
            <w:tcW w:w="1271" w:type="dxa"/>
          </w:tcPr>
          <w:p w14:paraId="45ABBECA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29</w:t>
            </w:r>
          </w:p>
        </w:tc>
        <w:tc>
          <w:tcPr>
            <w:tcW w:w="5924" w:type="dxa"/>
          </w:tcPr>
          <w:p w14:paraId="68C3376D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mu38) I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; 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wIs78[</w:t>
            </w:r>
            <w:proofErr w:type="spellStart"/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cm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GFP+ajm-1::GFP+F58E10 (</w:t>
            </w:r>
            <w:proofErr w:type="spell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cosmid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)+unc-119(+)] IV</w:t>
            </w:r>
          </w:p>
        </w:tc>
        <w:tc>
          <w:tcPr>
            <w:tcW w:w="1821" w:type="dxa"/>
          </w:tcPr>
          <w:p w14:paraId="24324DF4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bookmarkStart w:id="2" w:name="OLE_LINK7"/>
            <w:bookmarkStart w:id="3" w:name="OLE_LINK8"/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  <w:bookmarkEnd w:id="2"/>
            <w:bookmarkEnd w:id="3"/>
          </w:p>
        </w:tc>
      </w:tr>
      <w:tr w:rsidR="0054655D" w:rsidRPr="00DE593A" w14:paraId="0C6F6059" w14:textId="77777777" w:rsidTr="00A55893">
        <w:tc>
          <w:tcPr>
            <w:tcW w:w="1271" w:type="dxa"/>
          </w:tcPr>
          <w:p w14:paraId="527C9EFC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30</w:t>
            </w:r>
          </w:p>
        </w:tc>
        <w:tc>
          <w:tcPr>
            <w:tcW w:w="5924" w:type="dxa"/>
          </w:tcPr>
          <w:p w14:paraId="11EC0FE7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mu38) I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; 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aIs150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[mir-48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282AC90B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1F9826C9" w14:textId="77777777" w:rsidTr="00A55893">
        <w:tc>
          <w:tcPr>
            <w:tcW w:w="1271" w:type="dxa"/>
          </w:tcPr>
          <w:p w14:paraId="27CFF666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31</w:t>
            </w:r>
          </w:p>
        </w:tc>
        <w:tc>
          <w:tcPr>
            <w:tcW w:w="5924" w:type="dxa"/>
          </w:tcPr>
          <w:p w14:paraId="702C6624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mu38) I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; 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aIs140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[mir-241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72577108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21DBDF0B" w14:textId="77777777" w:rsidTr="00A55893">
        <w:tc>
          <w:tcPr>
            <w:tcW w:w="1271" w:type="dxa"/>
          </w:tcPr>
          <w:p w14:paraId="2B14AFA2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36</w:t>
            </w:r>
          </w:p>
        </w:tc>
        <w:tc>
          <w:tcPr>
            <w:tcW w:w="5924" w:type="dxa"/>
          </w:tcPr>
          <w:p w14:paraId="53A29FAF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mu38) I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; 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aIs138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[mir-84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20D4E181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1106FB4B" w14:textId="77777777" w:rsidTr="00A55893">
        <w:tc>
          <w:tcPr>
            <w:tcW w:w="1271" w:type="dxa"/>
          </w:tcPr>
          <w:p w14:paraId="0B085FEC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37</w:t>
            </w:r>
          </w:p>
        </w:tc>
        <w:tc>
          <w:tcPr>
            <w:tcW w:w="5924" w:type="dxa"/>
          </w:tcPr>
          <w:p w14:paraId="5B5499AE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mu38) I; maIs236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[mir-246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579883D9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707A2CCB" w14:textId="77777777" w:rsidTr="00A55893">
        <w:tc>
          <w:tcPr>
            <w:tcW w:w="1271" w:type="dxa"/>
          </w:tcPr>
          <w:p w14:paraId="53E32F75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38</w:t>
            </w:r>
          </w:p>
        </w:tc>
        <w:tc>
          <w:tcPr>
            <w:tcW w:w="5924" w:type="dxa"/>
          </w:tcPr>
          <w:p w14:paraId="4DA072B8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ry-1(gk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3682)I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;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wIs78[</w:t>
            </w:r>
            <w:proofErr w:type="spell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cm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::GFP+ajm-1::GFP+F58E10 (</w:t>
            </w:r>
            <w:proofErr w:type="spell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cosmid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)+unc-119(+)] IV</w:t>
            </w:r>
          </w:p>
        </w:tc>
        <w:tc>
          <w:tcPr>
            <w:tcW w:w="1821" w:type="dxa"/>
          </w:tcPr>
          <w:p w14:paraId="1F5DE72B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50FE2253" w14:textId="77777777" w:rsidTr="00A55893">
        <w:tc>
          <w:tcPr>
            <w:tcW w:w="1271" w:type="dxa"/>
          </w:tcPr>
          <w:p w14:paraId="1A154F3A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46</w:t>
            </w:r>
          </w:p>
        </w:tc>
        <w:tc>
          <w:tcPr>
            <w:tcW w:w="5924" w:type="dxa"/>
          </w:tcPr>
          <w:p w14:paraId="3E8D11B4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miR-246(n4636) IV; stIs11597[dpy-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7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H1-wCherry+unc-119(+)]</w:t>
            </w:r>
          </w:p>
        </w:tc>
        <w:tc>
          <w:tcPr>
            <w:tcW w:w="1821" w:type="dxa"/>
          </w:tcPr>
          <w:p w14:paraId="44ECF19E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362588DF" w14:textId="77777777" w:rsidTr="00A55893">
        <w:tc>
          <w:tcPr>
            <w:tcW w:w="1271" w:type="dxa"/>
          </w:tcPr>
          <w:p w14:paraId="4077A185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DY649</w:t>
            </w:r>
          </w:p>
        </w:tc>
        <w:tc>
          <w:tcPr>
            <w:tcW w:w="5924" w:type="dxa"/>
          </w:tcPr>
          <w:p w14:paraId="487C3D36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 xml:space="preserve">miR-246(n4636) IV; wIs51 </w:t>
            </w: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[</w:t>
            </w:r>
            <w:proofErr w:type="spellStart"/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cm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GFP+unc-119(+)</w:t>
            </w: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] V</w:t>
            </w:r>
          </w:p>
        </w:tc>
        <w:tc>
          <w:tcPr>
            <w:tcW w:w="1821" w:type="dxa"/>
          </w:tcPr>
          <w:p w14:paraId="61452EE9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54655D" w:rsidRPr="00DE593A" w14:paraId="0F56B8C8" w14:textId="77777777" w:rsidTr="00A55893">
        <w:tc>
          <w:tcPr>
            <w:tcW w:w="1271" w:type="dxa"/>
          </w:tcPr>
          <w:p w14:paraId="59009FE3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JR667</w:t>
            </w:r>
          </w:p>
        </w:tc>
        <w:tc>
          <w:tcPr>
            <w:tcW w:w="5924" w:type="dxa"/>
          </w:tcPr>
          <w:p w14:paraId="0802AF3F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unc-119(e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2498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Tc1) III</w:t>
            </w:r>
            <w:r w:rsidRPr="00DE59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; 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 xml:space="preserve">wIs51 </w:t>
            </w: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[</w:t>
            </w:r>
            <w:proofErr w:type="spell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cm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::GFP+unc-119(+)</w:t>
            </w:r>
            <w:r w:rsidRPr="00DE593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  <w:t>] V</w:t>
            </w:r>
          </w:p>
        </w:tc>
        <w:tc>
          <w:tcPr>
            <w:tcW w:w="1821" w:type="dxa"/>
          </w:tcPr>
          <w:p w14:paraId="6A09A6F3" w14:textId="102FC623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g8L0F1dGhvcj48WWVhcj4yMDAxPC9ZZWFyPjxSZWNO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g8L0F1dGhvcj48WWVhcj4yMDAxPC9ZZWFyPjxSZWNO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79BDC597" w14:textId="77777777" w:rsidTr="00A55893">
        <w:tc>
          <w:tcPr>
            <w:tcW w:w="1271" w:type="dxa"/>
          </w:tcPr>
          <w:p w14:paraId="0CFB97D7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538E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JK3437</w:t>
            </w:r>
          </w:p>
        </w:tc>
        <w:tc>
          <w:tcPr>
            <w:tcW w:w="5924" w:type="dxa"/>
          </w:tcPr>
          <w:p w14:paraId="2AFCDC03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</w:pPr>
            <w:r w:rsidRPr="006538E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en-GB"/>
              </w:rPr>
              <w:t>him-5(e1490) V, qIs74 [sys-1</w:t>
            </w:r>
            <w:proofErr w:type="gramStart"/>
            <w:r w:rsidRPr="006538E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en-GB"/>
              </w:rPr>
              <w:t>p::</w:t>
            </w:r>
            <w:proofErr w:type="gramEnd"/>
            <w:r w:rsidRPr="006538E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en-GB"/>
              </w:rPr>
              <w:t>GFP::pop-1 + unc-119(+)]</w:t>
            </w:r>
          </w:p>
        </w:tc>
        <w:tc>
          <w:tcPr>
            <w:tcW w:w="1821" w:type="dxa"/>
          </w:tcPr>
          <w:p w14:paraId="41912ED0" w14:textId="510D5088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VnZnJpZWQ8L0F1dGhvcj48WWVhcj4yMDA0PC9ZZWFy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VnZnJpZWQ8L0F1dGhvcj48WWVhcj4yMDA0PC9ZZWFy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05000B24" w14:textId="77777777" w:rsidTr="00A55893">
        <w:tc>
          <w:tcPr>
            <w:tcW w:w="1271" w:type="dxa"/>
          </w:tcPr>
          <w:p w14:paraId="00521E81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KN562</w:t>
            </w:r>
          </w:p>
        </w:tc>
        <w:tc>
          <w:tcPr>
            <w:tcW w:w="5924" w:type="dxa"/>
          </w:tcPr>
          <w:p w14:paraId="6968FD06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op-1(hu9) I</w:t>
            </w:r>
          </w:p>
        </w:tc>
        <w:tc>
          <w:tcPr>
            <w:tcW w:w="1821" w:type="dxa"/>
          </w:tcPr>
          <w:p w14:paraId="7BBFB7ED" w14:textId="5BBFEE1B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3Jzd2FnZW48L0F1dGhvcj48WWVhcj4yMDAyPC9ZZWFy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3Jzd2FnZW48L0F1dGhvcj48WWVhcj4yMDAyPC9ZZWFy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17BCF411" w14:textId="77777777" w:rsidTr="00A55893">
        <w:tc>
          <w:tcPr>
            <w:tcW w:w="1271" w:type="dxa"/>
          </w:tcPr>
          <w:p w14:paraId="6DB82A49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MT15020</w:t>
            </w:r>
          </w:p>
        </w:tc>
        <w:tc>
          <w:tcPr>
            <w:tcW w:w="5924" w:type="dxa"/>
          </w:tcPr>
          <w:p w14:paraId="4D3B13ED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miR-246(n4636) IV</w:t>
            </w:r>
          </w:p>
        </w:tc>
        <w:tc>
          <w:tcPr>
            <w:tcW w:w="1821" w:type="dxa"/>
          </w:tcPr>
          <w:p w14:paraId="6E784A07" w14:textId="441C9B15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ska&lt;/Author&gt;&lt;Year&gt;2007&lt;/Year&gt;&lt;RecNum&gt;7607&lt;/RecNum&gt;&lt;DisplayText&gt;[5]&lt;/DisplayText&gt;&lt;record&gt;&lt;rec-number&gt;7607&lt;/rec-number&gt;&lt;foreign-keys&gt;&lt;key app="EN" db-id="r2v2x0tfgz5fe9etrpqpsddvxpa9xwza9v5z" timestamp="1558643625"&gt;7607&lt;/key&gt;&lt;/foreign-keys&gt;&lt;ref-type name="Journal Article"&gt;17&lt;/ref-type&gt;&lt;contributors&gt;&lt;authors&gt;&lt;author&gt;Miska, E. A.&lt;/author&gt;&lt;author&gt;Alvarez-Saavedra, E.&lt;/author&gt;&lt;author&gt;Abbott, A. L.&lt;/author&gt;&lt;author&gt;Lau, N. C.&lt;/author&gt;&lt;author&gt;Hellman, A. B.&lt;/author&gt;&lt;author&gt;McGonagle, S. M.&lt;/author&gt;&lt;author&gt;Bartel, D. P.&lt;/author&gt;&lt;author&gt;Ambros, V. R.&lt;/author&gt;&lt;author&gt;Horvitz, H. R.&lt;/author&gt;&lt;/authors&gt;&lt;/contributors&gt;&lt;auth-address&gt;Department of Biology, Massachusetts Institute of Technology, Cambridge, Massachusetts, USA.&lt;/auth-address&gt;&lt;titles&gt;&lt;title&gt;Most Caenorhabditis elegans microRNAs are individually not essential for development or viability&lt;/title&gt;&lt;secondary-title&gt;PLoS Genet&lt;/secondary-title&gt;&lt;/titles&gt;&lt;periodical&gt;&lt;full-title&gt;PLoS Genet&lt;/full-title&gt;&lt;/periodical&gt;&lt;pages&gt;e215&lt;/pages&gt;&lt;volume&gt;3&lt;/volume&gt;&lt;number&gt;12&lt;/number&gt;&lt;edition&gt;2007/12/19&lt;/edition&gt;&lt;keywords&gt;&lt;keyword&gt;Animals&lt;/keyword&gt;&lt;keyword&gt;Caenorhabditis elegans/*genetics/*growth &amp;amp; development&lt;/keyword&gt;&lt;keyword&gt;Conserved Sequence&lt;/keyword&gt;&lt;keyword&gt;Evolution, Molecular&lt;/keyword&gt;&lt;keyword&gt;Genes, Helminth&lt;/keyword&gt;&lt;keyword&gt;MicroRNAs/*genetics&lt;/keyword&gt;&lt;keyword&gt;Mutation&lt;/keyword&gt;&lt;keyword&gt;Phenotype&lt;/keyword&gt;&lt;keyword&gt;RNA, Helminth/*genetics&lt;/keyword&gt;&lt;keyword&gt;Sequence Deletion&lt;/keyword&gt;&lt;/keywords&gt;&lt;dates&gt;&lt;year&gt;2007&lt;/year&gt;&lt;pub-dates&gt;&lt;date&gt;Dec&lt;/date&gt;&lt;/pub-dates&gt;&lt;/dates&gt;&lt;isbn&gt;1553-7404 (Electronic)&amp;#xD;1553-7390 (Linking)&lt;/isbn&gt;&lt;accession-num&gt;18085825&lt;/accession-num&gt;&lt;urls&gt;&lt;related-urls&gt;&lt;url&gt;https://www.ncbi.nlm.nih.gov/pubmed/18085825&lt;/url&gt;&lt;/related-urls&gt;&lt;/urls&gt;&lt;custom2&gt;PMC2134938&lt;/custom2&gt;&lt;electronic-resource-num&gt;10.1371/journal.pgen.003021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5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02366D3D" w14:textId="77777777" w:rsidTr="00A55893">
        <w:tc>
          <w:tcPr>
            <w:tcW w:w="1271" w:type="dxa"/>
          </w:tcPr>
          <w:p w14:paraId="46EBFE07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RG733</w:t>
            </w:r>
          </w:p>
        </w:tc>
        <w:tc>
          <w:tcPr>
            <w:tcW w:w="5924" w:type="dxa"/>
          </w:tcPr>
          <w:p w14:paraId="667D21D1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wIs78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[</w:t>
            </w:r>
            <w:proofErr w:type="spellStart"/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scm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GFP+ajm-1::GFP+F58E10 (</w:t>
            </w:r>
            <w:proofErr w:type="spell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cosmid</w:t>
            </w:r>
            <w:proofErr w:type="spell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)+unc-119(+)] IV</w:t>
            </w:r>
          </w:p>
        </w:tc>
        <w:tc>
          <w:tcPr>
            <w:tcW w:w="1821" w:type="dxa"/>
          </w:tcPr>
          <w:p w14:paraId="69872F82" w14:textId="43E5BB1E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g8L0F1dGhvcj48WWVhcj4yMDAxPC9ZZWFyPjxSZWNO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g8L0F1dGhvcj48WWVhcj4yMDAxPC9ZZWFyPjxSZWNO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420D8048" w14:textId="77777777" w:rsidTr="00A55893">
        <w:tc>
          <w:tcPr>
            <w:tcW w:w="1271" w:type="dxa"/>
          </w:tcPr>
          <w:p w14:paraId="7D097CEC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RW11597</w:t>
            </w:r>
          </w:p>
        </w:tc>
        <w:tc>
          <w:tcPr>
            <w:tcW w:w="5924" w:type="dxa"/>
          </w:tcPr>
          <w:p w14:paraId="700A59AD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unc-119(tm4063) III; stIs11597[dpy-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7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H1-wCherry+unc-119(+)]</w:t>
            </w:r>
          </w:p>
        </w:tc>
        <w:tc>
          <w:tcPr>
            <w:tcW w:w="1821" w:type="dxa"/>
          </w:tcPr>
          <w:p w14:paraId="581F4100" w14:textId="396FEBDD" w:rsidR="0054655D" w:rsidRPr="00DE593A" w:rsidRDefault="00CF551C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. H. </w:t>
            </w:r>
            <w:r w:rsidR="0054655D">
              <w:rPr>
                <w:rFonts w:ascii="Times New Roman" w:hAnsi="Times New Roman" w:cs="Times New Roman"/>
                <w:sz w:val="20"/>
                <w:szCs w:val="20"/>
              </w:rPr>
              <w:t>Waterston lab</w:t>
            </w:r>
          </w:p>
        </w:tc>
      </w:tr>
      <w:tr w:rsidR="0054655D" w:rsidRPr="00DE593A" w14:paraId="29ACD5B8" w14:textId="77777777" w:rsidTr="00A55893">
        <w:tc>
          <w:tcPr>
            <w:tcW w:w="1271" w:type="dxa"/>
          </w:tcPr>
          <w:p w14:paraId="1AFF177C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VT1259</w:t>
            </w:r>
          </w:p>
        </w:tc>
        <w:tc>
          <w:tcPr>
            <w:tcW w:w="5924" w:type="dxa"/>
          </w:tcPr>
          <w:p w14:paraId="4734B4E8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unc-119(ed3) III; 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maIs150[mir-48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4C0CFF59" w14:textId="7A4535AC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tinez&lt;/Author&gt;&lt;Year&gt;2008&lt;/Year&gt;&lt;RecNum&gt;7593&lt;/RecNum&gt;&lt;DisplayText&gt;[6]&lt;/DisplayText&gt;&lt;record&gt;&lt;rec-number&gt;7593&lt;/rec-number&gt;&lt;foreign-keys&gt;&lt;key app="EN" db-id="r2v2x0tfgz5fe9etrpqpsddvxpa9xwza9v5z" timestamp="1543462223"&gt;7593&lt;/key&gt;&lt;/foreign-keys&gt;&lt;ref-type name="Journal Article"&gt;17&lt;/ref-type&gt;&lt;contributors&gt;&lt;authors&gt;&lt;author&gt;Martinez, N. J.&lt;/author&gt;&lt;author&gt;Ow, M. C.&lt;/author&gt;&lt;author&gt;Reece-Hoyes, J. S.&lt;/author&gt;&lt;author&gt;Barrasa, M. I.&lt;/author&gt;&lt;author&gt;Ambros, V. R.&lt;/author&gt;&lt;author&gt;Walhout, A. J.&lt;/author&gt;&lt;/authors&gt;&lt;/contributors&gt;&lt;auth-address&gt;Program in Gene Function and Expression, University of Massachusetts Medical School, Worcester, Massachusetts 01605, USA.&lt;/auth-address&gt;&lt;titles&gt;&lt;title&gt;Genome-scale spatiotemporal analysis of Caenorhabditis elegans microRNA promoter activity&lt;/title&gt;&lt;secondary-title&gt;Genome Res&lt;/secondary-title&gt;&lt;/titles&gt;&lt;periodical&gt;&lt;full-title&gt;Genome Res&lt;/full-title&gt;&lt;/periodical&gt;&lt;pages&gt;2005-15&lt;/pages&gt;&lt;volume&gt;18&lt;/volume&gt;&lt;number&gt;12&lt;/number&gt;&lt;edition&gt;2008/11/05&lt;/edition&gt;&lt;keywords&gt;&lt;keyword&gt;Animals&lt;/keyword&gt;&lt;keyword&gt;Animals, Genetically Modified&lt;/keyword&gt;&lt;keyword&gt;Blotting, Northern&lt;/keyword&gt;&lt;keyword&gt;Caenorhabditis elegans/embryology/*genetics/metabolism&lt;/keyword&gt;&lt;keyword&gt;Embryo, Nonmammalian&lt;/keyword&gt;&lt;keyword&gt;Gene Expression Regulation, Developmental&lt;/keyword&gt;&lt;keyword&gt;*Genes, Helminth&lt;/keyword&gt;&lt;keyword&gt;*Genome, Helminth&lt;/keyword&gt;&lt;keyword&gt;Green Fluorescent Proteins/metabolism&lt;/keyword&gt;&lt;keyword&gt;*MicroRNAs&lt;/keyword&gt;&lt;keyword&gt;*Promoter Regions, Genetic&lt;/keyword&gt;&lt;keyword&gt;Protein Processing, Post-Translational&lt;/keyword&gt;&lt;keyword&gt;RNA, Helminth/genetics&lt;/keyword&gt;&lt;keyword&gt;Time Factors&lt;/keyword&gt;&lt;/keywords&gt;&lt;dates&gt;&lt;year&gt;2008&lt;/year&gt;&lt;pub-dates&gt;&lt;date&gt;Dec&lt;/date&gt;&lt;/pub-dates&gt;&lt;/dates&gt;&lt;isbn&gt;1088-9051 (Print)&amp;#xD;1088-9051 (Linking)&lt;/isbn&gt;&lt;accession-num&gt;18981266&lt;/accession-num&gt;&lt;urls&gt;&lt;related-urls&gt;&lt;url&gt;https://www.ncbi.nlm.nih.gov/pubmed/18981266&lt;/url&gt;&lt;/related-urls&gt;&lt;/urls&gt;&lt;custom2&gt;PMC2593583&lt;/custom2&gt;&lt;electronic-resource-num&gt;10.1101/gr.083055.1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2C40042B" w14:textId="77777777" w:rsidTr="00A55893">
        <w:tc>
          <w:tcPr>
            <w:tcW w:w="1271" w:type="dxa"/>
          </w:tcPr>
          <w:p w14:paraId="668FCC42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VT1607</w:t>
            </w:r>
          </w:p>
        </w:tc>
        <w:tc>
          <w:tcPr>
            <w:tcW w:w="5924" w:type="dxa"/>
          </w:tcPr>
          <w:p w14:paraId="359BE6B4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unc-119(ed3) III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; maIs236[mir-246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38EE625B" w14:textId="0D48FF0E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tinez&lt;/Author&gt;&lt;Year&gt;2008&lt;/Year&gt;&lt;RecNum&gt;7593&lt;/RecNum&gt;&lt;DisplayText&gt;[6]&lt;/DisplayText&gt;&lt;record&gt;&lt;rec-number&gt;7593&lt;/rec-number&gt;&lt;foreign-keys&gt;&lt;key app="EN" db-id="r2v2x0tfgz5fe9etrpqpsddvxpa9xwza9v5z" timestamp="1543462223"&gt;7593&lt;/key&gt;&lt;/foreign-keys&gt;&lt;ref-type name="Journal Article"&gt;17&lt;/ref-type&gt;&lt;contributors&gt;&lt;authors&gt;&lt;author&gt;Martinez, N. J.&lt;/author&gt;&lt;author&gt;Ow, M. C.&lt;/author&gt;&lt;author&gt;Reece-Hoyes, J. S.&lt;/author&gt;&lt;author&gt;Barrasa, M. I.&lt;/author&gt;&lt;author&gt;Ambros, V. R.&lt;/author&gt;&lt;author&gt;Walhout, A. J.&lt;/author&gt;&lt;/authors&gt;&lt;/contributors&gt;&lt;auth-address&gt;Program in Gene Function and Expression, University of Massachusetts Medical School, Worcester, Massachusetts 01605, USA.&lt;/auth-address&gt;&lt;titles&gt;&lt;title&gt;Genome-scale spatiotemporal analysis of Caenorhabditis elegans microRNA promoter activity&lt;/title&gt;&lt;secondary-title&gt;Genome Res&lt;/secondary-title&gt;&lt;/titles&gt;&lt;periodical&gt;&lt;full-title&gt;Genome Res&lt;/full-title&gt;&lt;/periodical&gt;&lt;pages&gt;2005-15&lt;/pages&gt;&lt;volume&gt;18&lt;/volume&gt;&lt;number&gt;12&lt;/number&gt;&lt;edition&gt;2008/11/05&lt;/edition&gt;&lt;keywords&gt;&lt;keyword&gt;Animals&lt;/keyword&gt;&lt;keyword&gt;Animals, Genetically Modified&lt;/keyword&gt;&lt;keyword&gt;Blotting, Northern&lt;/keyword&gt;&lt;keyword&gt;Caenorhabditis elegans/embryology/*genetics/metabolism&lt;/keyword&gt;&lt;keyword&gt;Embryo, Nonmammalian&lt;/keyword&gt;&lt;keyword&gt;Gene Expression Regulation, Developmental&lt;/keyword&gt;&lt;keyword&gt;*Genes, Helminth&lt;/keyword&gt;&lt;keyword&gt;*Genome, Helminth&lt;/keyword&gt;&lt;keyword&gt;Green Fluorescent Proteins/metabolism&lt;/keyword&gt;&lt;keyword&gt;*MicroRNAs&lt;/keyword&gt;&lt;keyword&gt;*Promoter Regions, Genetic&lt;/keyword&gt;&lt;keyword&gt;Protein Processing, Post-Translational&lt;/keyword&gt;&lt;keyword&gt;RNA, Helminth/genetics&lt;/keyword&gt;&lt;keyword&gt;Time Factors&lt;/keyword&gt;&lt;/keywords&gt;&lt;dates&gt;&lt;year&gt;2008&lt;/year&gt;&lt;pub-dates&gt;&lt;date&gt;Dec&lt;/date&gt;&lt;/pub-dates&gt;&lt;/dates&gt;&lt;isbn&gt;1088-9051 (Print)&amp;#xD;1088-9051 (Linking)&lt;/isbn&gt;&lt;accession-num&gt;18981266&lt;/accession-num&gt;&lt;urls&gt;&lt;related-urls&gt;&lt;url&gt;https://www.ncbi.nlm.nih.gov/pubmed/18981266&lt;/url&gt;&lt;/related-urls&gt;&lt;/urls&gt;&lt;custom2&gt;PMC2593583&lt;/custom2&gt;&lt;electronic-resource-num&gt;10.1101/gr.083055.1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708B3838" w14:textId="77777777" w:rsidTr="00A55893">
        <w:tc>
          <w:tcPr>
            <w:tcW w:w="1271" w:type="dxa"/>
          </w:tcPr>
          <w:p w14:paraId="2EECA78F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VT1189</w:t>
            </w:r>
          </w:p>
        </w:tc>
        <w:tc>
          <w:tcPr>
            <w:tcW w:w="5924" w:type="dxa"/>
          </w:tcPr>
          <w:p w14:paraId="47E4ECCB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unc-119(ed3) III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; maIs140[mir-241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345D0B67" w14:textId="5434A01F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tinez&lt;/Author&gt;&lt;Year&gt;2008&lt;/Year&gt;&lt;RecNum&gt;7593&lt;/RecNum&gt;&lt;DisplayText&gt;[6]&lt;/DisplayText&gt;&lt;record&gt;&lt;rec-number&gt;7593&lt;/rec-number&gt;&lt;foreign-keys&gt;&lt;key app="EN" db-id="r2v2x0tfgz5fe9etrpqpsddvxpa9xwza9v5z" timestamp="1543462223"&gt;7593&lt;/key&gt;&lt;/foreign-keys&gt;&lt;ref-type name="Journal Article"&gt;17&lt;/ref-type&gt;&lt;contributors&gt;&lt;authors&gt;&lt;author&gt;Martinez, N. J.&lt;/author&gt;&lt;author&gt;Ow, M. C.&lt;/author&gt;&lt;author&gt;Reece-Hoyes, J. S.&lt;/author&gt;&lt;author&gt;Barrasa, M. I.&lt;/author&gt;&lt;author&gt;Ambros, V. R.&lt;/author&gt;&lt;author&gt;Walhout, A. J.&lt;/author&gt;&lt;/authors&gt;&lt;/contributors&gt;&lt;auth-address&gt;Program in Gene Function and Expression, University of Massachusetts Medical School, Worcester, Massachusetts 01605, USA.&lt;/auth-address&gt;&lt;titles&gt;&lt;title&gt;Genome-scale spatiotemporal analysis of Caenorhabditis elegans microRNA promoter activity&lt;/title&gt;&lt;secondary-title&gt;Genome Res&lt;/secondary-title&gt;&lt;/titles&gt;&lt;periodical&gt;&lt;full-title&gt;Genome Res&lt;/full-title&gt;&lt;/periodical&gt;&lt;pages&gt;2005-15&lt;/pages&gt;&lt;volume&gt;18&lt;/volume&gt;&lt;number&gt;12&lt;/number&gt;&lt;edition&gt;2008/11/05&lt;/edition&gt;&lt;keywords&gt;&lt;keyword&gt;Animals&lt;/keyword&gt;&lt;keyword&gt;Animals, Genetically Modified&lt;/keyword&gt;&lt;keyword&gt;Blotting, Northern&lt;/keyword&gt;&lt;keyword&gt;Caenorhabditis elegans/embryology/*genetics/metabolism&lt;/keyword&gt;&lt;keyword&gt;Embryo, Nonmammalian&lt;/keyword&gt;&lt;keyword&gt;Gene Expression Regulation, Developmental&lt;/keyword&gt;&lt;keyword&gt;*Genes, Helminth&lt;/keyword&gt;&lt;keyword&gt;*Genome, Helminth&lt;/keyword&gt;&lt;keyword&gt;Green Fluorescent Proteins/metabolism&lt;/keyword&gt;&lt;keyword&gt;*MicroRNAs&lt;/keyword&gt;&lt;keyword&gt;*Promoter Regions, Genetic&lt;/keyword&gt;&lt;keyword&gt;Protein Processing, Post-Translational&lt;/keyword&gt;&lt;keyword&gt;RNA, Helminth/genetics&lt;/keyword&gt;&lt;keyword&gt;Time Factors&lt;/keyword&gt;&lt;/keywords&gt;&lt;dates&gt;&lt;year&gt;2008&lt;/year&gt;&lt;pub-dates&gt;&lt;date&gt;Dec&lt;/date&gt;&lt;/pub-dates&gt;&lt;/dates&gt;&lt;isbn&gt;1088-9051 (Print)&amp;#xD;1088-9051 (Linking)&lt;/isbn&gt;&lt;accession-num&gt;18981266&lt;/accession-num&gt;&lt;urls&gt;&lt;related-urls&gt;&lt;url&gt;https://www.ncbi.nlm.nih.gov/pubmed/18981266&lt;/url&gt;&lt;/related-urls&gt;&lt;/urls&gt;&lt;custom2&gt;PMC2593583&lt;/custom2&gt;&lt;electronic-resource-num&gt;10.1101/gr.083055.1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5AE8D19D" w14:textId="77777777" w:rsidTr="00A55893">
        <w:tc>
          <w:tcPr>
            <w:tcW w:w="1271" w:type="dxa"/>
          </w:tcPr>
          <w:p w14:paraId="27F8B953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VT1160</w:t>
            </w:r>
          </w:p>
        </w:tc>
        <w:tc>
          <w:tcPr>
            <w:tcW w:w="5924" w:type="dxa"/>
          </w:tcPr>
          <w:p w14:paraId="0BEA7E19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unc-119(ed3) III</w:t>
            </w: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; maIs138[mir-84</w:t>
            </w:r>
            <w:proofErr w:type="gramStart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::</w:t>
            </w:r>
            <w:proofErr w:type="gramEnd"/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GFP+unc-119(+)]</w:t>
            </w:r>
          </w:p>
        </w:tc>
        <w:tc>
          <w:tcPr>
            <w:tcW w:w="1821" w:type="dxa"/>
          </w:tcPr>
          <w:p w14:paraId="3DF4297F" w14:textId="6AF2EB1D" w:rsidR="0054655D" w:rsidRPr="00DE593A" w:rsidRDefault="00A55893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tinez&lt;/Author&gt;&lt;Year&gt;2008&lt;/Year&gt;&lt;RecNum&gt;7593&lt;/RecNum&gt;&lt;DisplayText&gt;[6]&lt;/DisplayText&gt;&lt;record&gt;&lt;rec-number&gt;7593&lt;/rec-number&gt;&lt;foreign-keys&gt;&lt;key app="EN" db-id="r2v2x0tfgz5fe9etrpqpsddvxpa9xwza9v5z" timestamp="1543462223"&gt;7593&lt;/key&gt;&lt;/foreign-keys&gt;&lt;ref-type name="Journal Article"&gt;17&lt;/ref-type&gt;&lt;contributors&gt;&lt;authors&gt;&lt;author&gt;Martinez, N. J.&lt;/author&gt;&lt;author&gt;Ow, M. C.&lt;/author&gt;&lt;author&gt;Reece-Hoyes, J. S.&lt;/author&gt;&lt;author&gt;Barrasa, M. I.&lt;/author&gt;&lt;author&gt;Ambros, V. R.&lt;/author&gt;&lt;author&gt;Walhout, A. J.&lt;/author&gt;&lt;/authors&gt;&lt;/contributors&gt;&lt;auth-address&gt;Program in Gene Function and Expression, University of Massachusetts Medical School, Worcester, Massachusetts 01605, USA.&lt;/auth-address&gt;&lt;titles&gt;&lt;title&gt;Genome-scale spatiotemporal analysis of Caenorhabditis elegans microRNA promoter activity&lt;/title&gt;&lt;secondary-title&gt;Genome Res&lt;/secondary-title&gt;&lt;/titles&gt;&lt;periodical&gt;&lt;full-title&gt;Genome Res&lt;/full-title&gt;&lt;/periodical&gt;&lt;pages&gt;2005-15&lt;/pages&gt;&lt;volume&gt;18&lt;/volume&gt;&lt;number&gt;12&lt;/number&gt;&lt;edition&gt;2008/11/05&lt;/edition&gt;&lt;keywords&gt;&lt;keyword&gt;Animals&lt;/keyword&gt;&lt;keyword&gt;Animals, Genetically Modified&lt;/keyword&gt;&lt;keyword&gt;Blotting, Northern&lt;/keyword&gt;&lt;keyword&gt;Caenorhabditis elegans/embryology/*genetics/metabolism&lt;/keyword&gt;&lt;keyword&gt;Embryo, Nonmammalian&lt;/keyword&gt;&lt;keyword&gt;Gene Expression Regulation, Developmental&lt;/keyword&gt;&lt;keyword&gt;*Genes, Helminth&lt;/keyword&gt;&lt;keyword&gt;*Genome, Helminth&lt;/keyword&gt;&lt;keyword&gt;Green Fluorescent Proteins/metabolism&lt;/keyword&gt;&lt;keyword&gt;*MicroRNAs&lt;/keyword&gt;&lt;keyword&gt;*Promoter Regions, Genetic&lt;/keyword&gt;&lt;keyword&gt;Protein Processing, Post-Translational&lt;/keyword&gt;&lt;keyword&gt;RNA, Helminth/genetics&lt;/keyword&gt;&lt;keyword&gt;Time Factors&lt;/keyword&gt;&lt;/keywords&gt;&lt;dates&gt;&lt;year&gt;2008&lt;/year&gt;&lt;pub-dates&gt;&lt;date&gt;Dec&lt;/date&gt;&lt;/pub-dates&gt;&lt;/dates&gt;&lt;isbn&gt;1088-9051 (Print)&amp;#xD;1088-9051 (Linking)&lt;/isbn&gt;&lt;accession-num&gt;18981266&lt;/accession-num&gt;&lt;urls&gt;&lt;related-urls&gt;&lt;url&gt;https://www.ncbi.nlm.nih.gov/pubmed/18981266&lt;/url&gt;&lt;/related-urls&gt;&lt;/urls&gt;&lt;custom2&gt;PMC2593583&lt;/custom2&gt;&lt;electronic-resource-num&gt;10.1101/gr.083055.1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4655D" w:rsidRPr="00DE593A" w14:paraId="79E4CD32" w14:textId="77777777" w:rsidTr="00A55893">
        <w:tc>
          <w:tcPr>
            <w:tcW w:w="1271" w:type="dxa"/>
          </w:tcPr>
          <w:p w14:paraId="30BE6421" w14:textId="77777777" w:rsidR="0054655D" w:rsidRPr="00DE593A" w:rsidRDefault="0054655D" w:rsidP="006C1378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E593A">
              <w:rPr>
                <w:rFonts w:ascii="Times New Roman" w:hAnsi="Times New Roman" w:cs="Times New Roman"/>
                <w:sz w:val="20"/>
                <w:szCs w:val="20"/>
              </w:rPr>
              <w:t>VC3710</w:t>
            </w:r>
          </w:p>
        </w:tc>
        <w:tc>
          <w:tcPr>
            <w:tcW w:w="5924" w:type="dxa"/>
          </w:tcPr>
          <w:p w14:paraId="131415A4" w14:textId="77777777" w:rsidR="0054655D" w:rsidRPr="00DE593A" w:rsidRDefault="0054655D" w:rsidP="006C1378">
            <w:pPr>
              <w:snapToGrid w:val="0"/>
              <w:spacing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DE593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  <w:lang w:eastAsia="en-GB"/>
              </w:rPr>
              <w:t>pry-1(gk3682) I</w:t>
            </w:r>
          </w:p>
        </w:tc>
        <w:tc>
          <w:tcPr>
            <w:tcW w:w="1821" w:type="dxa"/>
          </w:tcPr>
          <w:p w14:paraId="048EEB48" w14:textId="77777777" w:rsidR="0054655D" w:rsidRPr="00DE593A" w:rsidRDefault="0054655D" w:rsidP="006C13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</w:tbl>
    <w:p w14:paraId="5AADE1C8" w14:textId="549E5051" w:rsidR="00CF551C" w:rsidRDefault="00CF551C">
      <w:bookmarkStart w:id="4" w:name="_GoBack"/>
      <w:bookmarkEnd w:id="4"/>
    </w:p>
    <w:p w14:paraId="1207BEEF" w14:textId="77777777" w:rsidR="00A55893" w:rsidRPr="00A55893" w:rsidRDefault="00CF551C" w:rsidP="00A55893">
      <w:pPr>
        <w:pStyle w:val="EndNoteBibliography"/>
        <w:spacing w:after="0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A55893" w:rsidRPr="00A55893">
        <w:rPr>
          <w:noProof/>
        </w:rPr>
        <w:t>1.</w:t>
      </w:r>
      <w:r w:rsidR="00A55893" w:rsidRPr="00A55893">
        <w:rPr>
          <w:noProof/>
        </w:rPr>
        <w:tab/>
        <w:t xml:space="preserve">Korswagen HC, Coudreuse DY, Betist MC, van de Water S, Zivkovic D, Clevers HC: </w:t>
      </w:r>
      <w:r w:rsidR="00A55893" w:rsidRPr="00A55893">
        <w:rPr>
          <w:b/>
          <w:noProof/>
        </w:rPr>
        <w:t xml:space="preserve">The Axin-like protein PRY-1 is a negative regulator of a canonical Wnt pathway in </w:t>
      </w:r>
      <w:r w:rsidR="00A55893" w:rsidRPr="00A55893">
        <w:rPr>
          <w:b/>
          <w:i/>
          <w:noProof/>
        </w:rPr>
        <w:t>C. elegans</w:t>
      </w:r>
      <w:r w:rsidR="00A55893" w:rsidRPr="00A55893">
        <w:rPr>
          <w:noProof/>
        </w:rPr>
        <w:t xml:space="preserve">. </w:t>
      </w:r>
      <w:r w:rsidR="00A55893" w:rsidRPr="00A55893">
        <w:rPr>
          <w:i/>
          <w:noProof/>
        </w:rPr>
        <w:t xml:space="preserve">Genes Dev </w:t>
      </w:r>
      <w:r w:rsidR="00A55893" w:rsidRPr="00A55893">
        <w:rPr>
          <w:noProof/>
        </w:rPr>
        <w:t xml:space="preserve">2002, </w:t>
      </w:r>
      <w:r w:rsidR="00A55893" w:rsidRPr="00A55893">
        <w:rPr>
          <w:b/>
          <w:noProof/>
        </w:rPr>
        <w:t>16</w:t>
      </w:r>
      <w:r w:rsidR="00A55893" w:rsidRPr="00A55893">
        <w:rPr>
          <w:noProof/>
        </w:rPr>
        <w:t>(10):1291-1302.</w:t>
      </w:r>
    </w:p>
    <w:p w14:paraId="2F4CBD6F" w14:textId="77777777" w:rsidR="00A55893" w:rsidRPr="00A55893" w:rsidRDefault="00A55893" w:rsidP="00A55893">
      <w:pPr>
        <w:pStyle w:val="EndNoteBibliography"/>
        <w:spacing w:after="0"/>
        <w:ind w:left="720" w:hanging="720"/>
        <w:rPr>
          <w:noProof/>
        </w:rPr>
      </w:pPr>
      <w:r w:rsidRPr="00A55893">
        <w:rPr>
          <w:noProof/>
        </w:rPr>
        <w:t>2.</w:t>
      </w:r>
      <w:r w:rsidRPr="00A55893">
        <w:rPr>
          <w:noProof/>
        </w:rPr>
        <w:tab/>
        <w:t xml:space="preserve">Seetharaman A, Cumbo P, Bojanala N, Gupta BP: </w:t>
      </w:r>
      <w:r w:rsidRPr="00A55893">
        <w:rPr>
          <w:b/>
          <w:noProof/>
        </w:rPr>
        <w:t>Conserved mechanism of Wnt signaling function in the specification of vulval precursor fates in C. elegans and C. briggsae</w:t>
      </w:r>
      <w:r w:rsidRPr="00A55893">
        <w:rPr>
          <w:noProof/>
        </w:rPr>
        <w:t xml:space="preserve">. </w:t>
      </w:r>
      <w:r w:rsidRPr="00A55893">
        <w:rPr>
          <w:i/>
          <w:noProof/>
        </w:rPr>
        <w:t xml:space="preserve">Dev Biol </w:t>
      </w:r>
      <w:r w:rsidRPr="00A55893">
        <w:rPr>
          <w:noProof/>
        </w:rPr>
        <w:t xml:space="preserve">2010, </w:t>
      </w:r>
      <w:r w:rsidRPr="00A55893">
        <w:rPr>
          <w:b/>
          <w:noProof/>
        </w:rPr>
        <w:t>346</w:t>
      </w:r>
      <w:r w:rsidRPr="00A55893">
        <w:rPr>
          <w:noProof/>
        </w:rPr>
        <w:t>(1):128-139.</w:t>
      </w:r>
    </w:p>
    <w:p w14:paraId="792AD545" w14:textId="77777777" w:rsidR="00A55893" w:rsidRPr="00A55893" w:rsidRDefault="00A55893" w:rsidP="00A55893">
      <w:pPr>
        <w:pStyle w:val="EndNoteBibliography"/>
        <w:spacing w:after="0"/>
        <w:ind w:left="720" w:hanging="720"/>
        <w:rPr>
          <w:noProof/>
        </w:rPr>
      </w:pPr>
      <w:r w:rsidRPr="00A55893">
        <w:rPr>
          <w:noProof/>
        </w:rPr>
        <w:t>3.</w:t>
      </w:r>
      <w:r w:rsidRPr="00A55893">
        <w:rPr>
          <w:noProof/>
        </w:rPr>
        <w:tab/>
        <w:t xml:space="preserve">Koh K, Rothman JH: </w:t>
      </w:r>
      <w:r w:rsidRPr="00A55893">
        <w:rPr>
          <w:b/>
          <w:noProof/>
        </w:rPr>
        <w:t>ELT-5 and ELT-6 are required continuously to regulate epidermal seam cell differentiation and cell fusion in C. elegans</w:t>
      </w:r>
      <w:r w:rsidRPr="00A55893">
        <w:rPr>
          <w:noProof/>
        </w:rPr>
        <w:t xml:space="preserve">. </w:t>
      </w:r>
      <w:r w:rsidRPr="00A55893">
        <w:rPr>
          <w:i/>
          <w:noProof/>
        </w:rPr>
        <w:t xml:space="preserve">Development </w:t>
      </w:r>
      <w:r w:rsidRPr="00A55893">
        <w:rPr>
          <w:noProof/>
        </w:rPr>
        <w:t xml:space="preserve">2001, </w:t>
      </w:r>
      <w:r w:rsidRPr="00A55893">
        <w:rPr>
          <w:b/>
          <w:noProof/>
        </w:rPr>
        <w:t>128</w:t>
      </w:r>
      <w:r w:rsidRPr="00A55893">
        <w:rPr>
          <w:noProof/>
        </w:rPr>
        <w:t>(15):2867-2880.</w:t>
      </w:r>
    </w:p>
    <w:p w14:paraId="42D36910" w14:textId="77777777" w:rsidR="00A55893" w:rsidRPr="00A55893" w:rsidRDefault="00A55893" w:rsidP="00A55893">
      <w:pPr>
        <w:pStyle w:val="EndNoteBibliography"/>
        <w:spacing w:after="0"/>
        <w:ind w:left="720" w:hanging="720"/>
        <w:rPr>
          <w:noProof/>
        </w:rPr>
      </w:pPr>
      <w:r w:rsidRPr="00A55893">
        <w:rPr>
          <w:noProof/>
        </w:rPr>
        <w:t>4.</w:t>
      </w:r>
      <w:r w:rsidRPr="00A55893">
        <w:rPr>
          <w:noProof/>
        </w:rPr>
        <w:tab/>
        <w:t xml:space="preserve">Siegfried KR, Kidd AR, 3rd, Chesney MA, Kimble J: </w:t>
      </w:r>
      <w:r w:rsidRPr="00A55893">
        <w:rPr>
          <w:b/>
          <w:noProof/>
        </w:rPr>
        <w:t>The sys-1 and sys-3 genes cooperate with Wnt signaling to establish the proximal-distal axis of the Caenorhabditis elegans gonad</w:t>
      </w:r>
      <w:r w:rsidRPr="00A55893">
        <w:rPr>
          <w:noProof/>
        </w:rPr>
        <w:t xml:space="preserve">. </w:t>
      </w:r>
      <w:r w:rsidRPr="00A55893">
        <w:rPr>
          <w:i/>
          <w:noProof/>
        </w:rPr>
        <w:t xml:space="preserve">Genetics </w:t>
      </w:r>
      <w:r w:rsidRPr="00A55893">
        <w:rPr>
          <w:noProof/>
        </w:rPr>
        <w:t xml:space="preserve">2004, </w:t>
      </w:r>
      <w:r w:rsidRPr="00A55893">
        <w:rPr>
          <w:b/>
          <w:noProof/>
        </w:rPr>
        <w:t>166</w:t>
      </w:r>
      <w:r w:rsidRPr="00A55893">
        <w:rPr>
          <w:noProof/>
        </w:rPr>
        <w:t>(1):171-186.</w:t>
      </w:r>
    </w:p>
    <w:p w14:paraId="0912831A" w14:textId="77777777" w:rsidR="00A55893" w:rsidRPr="00A55893" w:rsidRDefault="00A55893" w:rsidP="00A55893">
      <w:pPr>
        <w:pStyle w:val="EndNoteBibliography"/>
        <w:spacing w:after="0"/>
        <w:ind w:left="720" w:hanging="720"/>
        <w:rPr>
          <w:noProof/>
        </w:rPr>
      </w:pPr>
      <w:r w:rsidRPr="00A55893">
        <w:rPr>
          <w:noProof/>
        </w:rPr>
        <w:t>5.</w:t>
      </w:r>
      <w:r w:rsidRPr="00A55893">
        <w:rPr>
          <w:noProof/>
        </w:rPr>
        <w:tab/>
        <w:t xml:space="preserve">Miska EA, Alvarez-Saavedra E, Abbott AL, Lau NC, Hellman AB, McGonagle SM, Bartel DP, Ambros VR, Horvitz HR: </w:t>
      </w:r>
      <w:r w:rsidRPr="00A55893">
        <w:rPr>
          <w:b/>
          <w:noProof/>
        </w:rPr>
        <w:t>Most Caenorhabditis elegans microRNAs are individually not essential for development or viability</w:t>
      </w:r>
      <w:r w:rsidRPr="00A55893">
        <w:rPr>
          <w:noProof/>
        </w:rPr>
        <w:t xml:space="preserve">. </w:t>
      </w:r>
      <w:r w:rsidRPr="00A55893">
        <w:rPr>
          <w:i/>
          <w:noProof/>
        </w:rPr>
        <w:t xml:space="preserve">PLoS Genet </w:t>
      </w:r>
      <w:r w:rsidRPr="00A55893">
        <w:rPr>
          <w:noProof/>
        </w:rPr>
        <w:t xml:space="preserve">2007, </w:t>
      </w:r>
      <w:r w:rsidRPr="00A55893">
        <w:rPr>
          <w:b/>
          <w:noProof/>
        </w:rPr>
        <w:t>3</w:t>
      </w:r>
      <w:r w:rsidRPr="00A55893">
        <w:rPr>
          <w:noProof/>
        </w:rPr>
        <w:t>(12):e215.</w:t>
      </w:r>
    </w:p>
    <w:p w14:paraId="708B256F" w14:textId="77777777" w:rsidR="00A55893" w:rsidRPr="00A55893" w:rsidRDefault="00A55893" w:rsidP="00A55893">
      <w:pPr>
        <w:pStyle w:val="EndNoteBibliography"/>
        <w:ind w:left="720" w:hanging="720"/>
        <w:rPr>
          <w:noProof/>
        </w:rPr>
      </w:pPr>
      <w:r w:rsidRPr="00A55893">
        <w:rPr>
          <w:noProof/>
        </w:rPr>
        <w:t>6.</w:t>
      </w:r>
      <w:r w:rsidRPr="00A55893">
        <w:rPr>
          <w:noProof/>
        </w:rPr>
        <w:tab/>
        <w:t xml:space="preserve">Martinez NJ, Ow MC, Reece-Hoyes JS, Barrasa MI, Ambros VR, Walhout AJ: </w:t>
      </w:r>
      <w:r w:rsidRPr="00A55893">
        <w:rPr>
          <w:b/>
          <w:noProof/>
        </w:rPr>
        <w:t>Genome-scale spatiotemporal analysis of Caenorhabditis elegans microRNA promoter activity</w:t>
      </w:r>
      <w:r w:rsidRPr="00A55893">
        <w:rPr>
          <w:noProof/>
        </w:rPr>
        <w:t xml:space="preserve">. </w:t>
      </w:r>
      <w:r w:rsidRPr="00A55893">
        <w:rPr>
          <w:i/>
          <w:noProof/>
        </w:rPr>
        <w:t xml:space="preserve">Genome Res </w:t>
      </w:r>
      <w:r w:rsidRPr="00A55893">
        <w:rPr>
          <w:noProof/>
        </w:rPr>
        <w:t xml:space="preserve">2008, </w:t>
      </w:r>
      <w:r w:rsidRPr="00A55893">
        <w:rPr>
          <w:b/>
          <w:noProof/>
        </w:rPr>
        <w:t>18</w:t>
      </w:r>
      <w:r w:rsidRPr="00A55893">
        <w:rPr>
          <w:noProof/>
        </w:rPr>
        <w:t>(12):2005-2015.</w:t>
      </w:r>
    </w:p>
    <w:p w14:paraId="55B0DA48" w14:textId="263C40B5" w:rsidR="00867D81" w:rsidRDefault="00CF551C">
      <w:r>
        <w:fldChar w:fldCharType="end"/>
      </w:r>
    </w:p>
    <w:sectPr w:rsidR="00867D81" w:rsidSect="006B42DD">
      <w:footerReference w:type="even" r:id="rId6"/>
      <w:foot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5920F2" w14:textId="77777777" w:rsidR="008F37DF" w:rsidRDefault="008F37DF" w:rsidP="00A55893">
      <w:pPr>
        <w:spacing w:after="0" w:line="240" w:lineRule="auto"/>
      </w:pPr>
      <w:r>
        <w:separator/>
      </w:r>
    </w:p>
  </w:endnote>
  <w:endnote w:type="continuationSeparator" w:id="0">
    <w:p w14:paraId="29592AB9" w14:textId="77777777" w:rsidR="008F37DF" w:rsidRDefault="008F37DF" w:rsidP="00A558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322236114"/>
      <w:docPartObj>
        <w:docPartGallery w:val="Page Numbers (Bottom of Page)"/>
        <w:docPartUnique/>
      </w:docPartObj>
    </w:sdtPr>
    <w:sdtContent>
      <w:p w14:paraId="39F6224A" w14:textId="14E16EE5" w:rsidR="00A55893" w:rsidRDefault="00A55893" w:rsidP="008073C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6704F0C" w14:textId="77777777" w:rsidR="00A55893" w:rsidRDefault="00A5589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843378967"/>
      <w:docPartObj>
        <w:docPartGallery w:val="Page Numbers (Bottom of Page)"/>
        <w:docPartUnique/>
      </w:docPartObj>
    </w:sdtPr>
    <w:sdtContent>
      <w:p w14:paraId="62F27CAF" w14:textId="7902F36F" w:rsidR="00A55893" w:rsidRDefault="00A55893" w:rsidP="008073C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t xml:space="preserve">Page </w:t>
        </w: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11F3E28" w14:textId="77777777" w:rsidR="00A55893" w:rsidRDefault="00A5589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FAC7CF" w14:textId="77777777" w:rsidR="008F37DF" w:rsidRDefault="008F37DF" w:rsidP="00A55893">
      <w:pPr>
        <w:spacing w:after="0" w:line="240" w:lineRule="auto"/>
      </w:pPr>
      <w:r>
        <w:separator/>
      </w:r>
    </w:p>
  </w:footnote>
  <w:footnote w:type="continuationSeparator" w:id="0">
    <w:p w14:paraId="57A82451" w14:textId="77777777" w:rsidR="008F37DF" w:rsidRDefault="008F37DF" w:rsidP="00A5589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Developmental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v2x0tfgz5fe9etrpqpsddvxpa9xwza9v5z&quot;&gt;BG-library-20140227&lt;record-ids&gt;&lt;item&gt;1319&lt;/item&gt;&lt;item&gt;3605&lt;/item&gt;&lt;item&gt;6742&lt;/item&gt;&lt;item&gt;6973&lt;/item&gt;&lt;item&gt;7593&lt;/item&gt;&lt;item&gt;7607&lt;/item&gt;&lt;/record-ids&gt;&lt;/item&gt;&lt;/Libraries&gt;"/>
  </w:docVars>
  <w:rsids>
    <w:rsidRoot w:val="0054655D"/>
    <w:rsid w:val="000018FC"/>
    <w:rsid w:val="000D7BA3"/>
    <w:rsid w:val="000F4EF7"/>
    <w:rsid w:val="000F7FC3"/>
    <w:rsid w:val="00137C60"/>
    <w:rsid w:val="00166AE3"/>
    <w:rsid w:val="001A066F"/>
    <w:rsid w:val="00216552"/>
    <w:rsid w:val="00236B71"/>
    <w:rsid w:val="00241C97"/>
    <w:rsid w:val="00244536"/>
    <w:rsid w:val="002A3148"/>
    <w:rsid w:val="002B2A21"/>
    <w:rsid w:val="002D7B89"/>
    <w:rsid w:val="003058CA"/>
    <w:rsid w:val="00315012"/>
    <w:rsid w:val="003312B6"/>
    <w:rsid w:val="00341AD1"/>
    <w:rsid w:val="00342FDA"/>
    <w:rsid w:val="00351865"/>
    <w:rsid w:val="00352CB6"/>
    <w:rsid w:val="00377E98"/>
    <w:rsid w:val="00384C5E"/>
    <w:rsid w:val="003B00D1"/>
    <w:rsid w:val="003C6850"/>
    <w:rsid w:val="00405A0D"/>
    <w:rsid w:val="00480193"/>
    <w:rsid w:val="004839FF"/>
    <w:rsid w:val="004C383D"/>
    <w:rsid w:val="005377D5"/>
    <w:rsid w:val="005432AD"/>
    <w:rsid w:val="0054655D"/>
    <w:rsid w:val="005A2A61"/>
    <w:rsid w:val="005B7FB8"/>
    <w:rsid w:val="005D570E"/>
    <w:rsid w:val="005D7F18"/>
    <w:rsid w:val="005E6C53"/>
    <w:rsid w:val="00641284"/>
    <w:rsid w:val="006A3DE2"/>
    <w:rsid w:val="006B34C2"/>
    <w:rsid w:val="006B42DD"/>
    <w:rsid w:val="006C0EB1"/>
    <w:rsid w:val="006C1EA4"/>
    <w:rsid w:val="006E6975"/>
    <w:rsid w:val="00757889"/>
    <w:rsid w:val="00774A29"/>
    <w:rsid w:val="007A396A"/>
    <w:rsid w:val="007A4021"/>
    <w:rsid w:val="0082270F"/>
    <w:rsid w:val="00834BA6"/>
    <w:rsid w:val="008547F9"/>
    <w:rsid w:val="00867D81"/>
    <w:rsid w:val="008F37DF"/>
    <w:rsid w:val="009066D6"/>
    <w:rsid w:val="009B62E0"/>
    <w:rsid w:val="009D5B66"/>
    <w:rsid w:val="009E1F63"/>
    <w:rsid w:val="00A013D5"/>
    <w:rsid w:val="00A24C6C"/>
    <w:rsid w:val="00A26259"/>
    <w:rsid w:val="00A55893"/>
    <w:rsid w:val="00A7105A"/>
    <w:rsid w:val="00A979CF"/>
    <w:rsid w:val="00AA1EA1"/>
    <w:rsid w:val="00AE36E3"/>
    <w:rsid w:val="00B359EF"/>
    <w:rsid w:val="00B72F8D"/>
    <w:rsid w:val="00B747AF"/>
    <w:rsid w:val="00BB0ED4"/>
    <w:rsid w:val="00BC0662"/>
    <w:rsid w:val="00BD778F"/>
    <w:rsid w:val="00BE38E1"/>
    <w:rsid w:val="00C0424A"/>
    <w:rsid w:val="00C110E1"/>
    <w:rsid w:val="00C12BE9"/>
    <w:rsid w:val="00C80736"/>
    <w:rsid w:val="00CF551C"/>
    <w:rsid w:val="00D021AB"/>
    <w:rsid w:val="00D327B5"/>
    <w:rsid w:val="00D4551A"/>
    <w:rsid w:val="00D554CD"/>
    <w:rsid w:val="00D66A1D"/>
    <w:rsid w:val="00DA6546"/>
    <w:rsid w:val="00DE447A"/>
    <w:rsid w:val="00E030E6"/>
    <w:rsid w:val="00E233DF"/>
    <w:rsid w:val="00E46920"/>
    <w:rsid w:val="00E50A15"/>
    <w:rsid w:val="00EB20EB"/>
    <w:rsid w:val="00EB7CEE"/>
    <w:rsid w:val="00EE32F0"/>
    <w:rsid w:val="00F56A7F"/>
    <w:rsid w:val="00FF79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FEAFD4"/>
  <w14:defaultImageDpi w14:val="32767"/>
  <w15:chartTrackingRefBased/>
  <w15:docId w15:val="{2C3DDA9A-A253-2548-9DBE-5B86056DA0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4655D"/>
    <w:pPr>
      <w:spacing w:after="160" w:line="259" w:lineRule="auto"/>
    </w:pPr>
    <w:rPr>
      <w:sz w:val="22"/>
      <w:szCs w:val="2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4655D"/>
    <w:rPr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F551C"/>
    <w:pPr>
      <w:spacing w:after="0"/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551C"/>
    <w:rPr>
      <w:rFonts w:ascii="Calibri" w:hAnsi="Calibri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F551C"/>
    <w:pPr>
      <w:spacing w:line="240" w:lineRule="auto"/>
    </w:pPr>
    <w:rPr>
      <w:rFonts w:ascii="Calibri" w:hAnsi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551C"/>
    <w:rPr>
      <w:rFonts w:ascii="Calibri" w:hAnsi="Calibr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A558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55893"/>
    <w:rPr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A558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55893"/>
    <w:rPr>
      <w:sz w:val="22"/>
      <w:szCs w:val="22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A558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1981</Words>
  <Characters>11295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hagwati Gupta</dc:creator>
  <cp:keywords/>
  <dc:description/>
  <cp:lastModifiedBy>Bhagwati Gupta</cp:lastModifiedBy>
  <cp:revision>5</cp:revision>
  <dcterms:created xsi:type="dcterms:W3CDTF">2019-05-07T15:36:00Z</dcterms:created>
  <dcterms:modified xsi:type="dcterms:W3CDTF">2019-05-23T20:38:00Z</dcterms:modified>
</cp:coreProperties>
</file>